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F4DF22" w14:textId="77777777" w:rsidR="00C732A4" w:rsidRPr="006D4934" w:rsidRDefault="005625C0" w:rsidP="005625C0">
      <w:pPr>
        <w:spacing w:before="240" w:after="0" w:line="240" w:lineRule="auto"/>
        <w:rPr>
          <w:rFonts w:ascii="Times New Roman" w:hAnsi="Times New Roman" w:cs="Times New Roman"/>
          <w:sz w:val="24"/>
          <w:szCs w:val="24"/>
        </w:rPr>
      </w:pPr>
      <w:r w:rsidRPr="00D32EDB">
        <w:rPr>
          <w:rFonts w:ascii="Times New Roman" w:hAnsi="Times New Roman" w:cs="Times New Roman"/>
          <w:b/>
          <w:sz w:val="24"/>
          <w:szCs w:val="24"/>
        </w:rPr>
        <w:t>S</w:t>
      </w:r>
      <w:r w:rsidR="001C3F32" w:rsidRPr="00D32EDB">
        <w:rPr>
          <w:rFonts w:ascii="Times New Roman" w:hAnsi="Times New Roman" w:cs="Times New Roman"/>
          <w:b/>
          <w:sz w:val="24"/>
          <w:szCs w:val="24"/>
        </w:rPr>
        <w:t>13</w:t>
      </w:r>
      <w:r w:rsidR="006B69EB" w:rsidRPr="00D32EDB">
        <w:rPr>
          <w:rFonts w:ascii="Times New Roman" w:hAnsi="Times New Roman" w:cs="Times New Roman"/>
          <w:b/>
          <w:sz w:val="24"/>
          <w:szCs w:val="24"/>
        </w:rPr>
        <w:t xml:space="preserve"> Table</w:t>
      </w:r>
      <w:r w:rsidR="006B69EB">
        <w:rPr>
          <w:rFonts w:ascii="Times New Roman" w:hAnsi="Times New Roman" w:cs="Times New Roman"/>
          <w:sz w:val="24"/>
          <w:szCs w:val="24"/>
        </w:rPr>
        <w:t>.</w:t>
      </w:r>
      <w:r w:rsidR="0021463B">
        <w:rPr>
          <w:rFonts w:ascii="Times New Roman" w:hAnsi="Times New Roman" w:cs="Times New Roman"/>
          <w:sz w:val="24"/>
          <w:szCs w:val="24"/>
        </w:rPr>
        <w:t xml:space="preserve"> </w:t>
      </w:r>
      <w:r w:rsidR="00C732A4" w:rsidRPr="006D4934">
        <w:rPr>
          <w:rFonts w:ascii="Times New Roman" w:hAnsi="Times New Roman" w:cs="Times New Roman"/>
          <w:sz w:val="24"/>
          <w:szCs w:val="24"/>
        </w:rPr>
        <w:t>The effect of frequency of deworming on anthropometric outcomes over 12 months, using one-way ANOVA and multivariable linear regression analysis</w:t>
      </w:r>
      <w:r w:rsidR="000B4ABA">
        <w:rPr>
          <w:rFonts w:ascii="Times New Roman" w:hAnsi="Times New Roman" w:cs="Times New Roman"/>
          <w:sz w:val="24"/>
          <w:szCs w:val="24"/>
        </w:rPr>
        <w:t>, restricted to STH-infected children at baseline*</w:t>
      </w:r>
      <w:r w:rsidR="00C732A4" w:rsidRPr="006D4934">
        <w:rPr>
          <w:rFonts w:ascii="Times New Roman" w:hAnsi="Times New Roman" w:cs="Times New Roman"/>
          <w:sz w:val="24"/>
          <w:szCs w:val="24"/>
        </w:rPr>
        <w:t xml:space="preserve"> (n=1</w:t>
      </w:r>
      <w:r w:rsidR="009B6958">
        <w:rPr>
          <w:rFonts w:ascii="Times New Roman" w:hAnsi="Times New Roman" w:cs="Times New Roman"/>
          <w:sz w:val="24"/>
          <w:szCs w:val="24"/>
        </w:rPr>
        <w:t>54</w:t>
      </w:r>
      <w:r w:rsidR="00C732A4" w:rsidRPr="006D4934"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W w:w="7683" w:type="dxa"/>
        <w:tblInd w:w="675" w:type="dxa"/>
        <w:tblLook w:val="04A0" w:firstRow="1" w:lastRow="0" w:firstColumn="1" w:lastColumn="0" w:noHBand="0" w:noVBand="1"/>
      </w:tblPr>
      <w:tblGrid>
        <w:gridCol w:w="3119"/>
        <w:gridCol w:w="1497"/>
        <w:gridCol w:w="1497"/>
        <w:gridCol w:w="1570"/>
      </w:tblGrid>
      <w:tr w:rsidR="006B69EB" w:rsidRPr="00D32EDB" w14:paraId="4B641A07" w14:textId="77777777" w:rsidTr="00D32EDB">
        <w:trPr>
          <w:trHeight w:val="255"/>
        </w:trPr>
        <w:tc>
          <w:tcPr>
            <w:tcW w:w="311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0EF92" w14:textId="77777777" w:rsidR="006B69EB" w:rsidRPr="00D32EDB" w:rsidRDefault="006B69EB" w:rsidP="00C732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3942C" w14:textId="77777777" w:rsidR="006B69EB" w:rsidRPr="00D32EDB" w:rsidRDefault="006B69EB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MBD/PBO**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1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8378D" w14:textId="77777777" w:rsidR="006B69EB" w:rsidRPr="00D32EDB" w:rsidRDefault="006B69EB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PBO/MBD**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2</w:t>
            </w:r>
          </w:p>
        </w:tc>
        <w:tc>
          <w:tcPr>
            <w:tcW w:w="15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CE5A" w14:textId="77777777" w:rsidR="006B69EB" w:rsidRPr="00D32EDB" w:rsidRDefault="006B69EB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MBD/MBD**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3</w:t>
            </w:r>
          </w:p>
        </w:tc>
      </w:tr>
      <w:tr w:rsidR="006C4DF1" w:rsidRPr="00D32EDB" w14:paraId="0E12D6BC" w14:textId="77777777" w:rsidTr="00D32EDB">
        <w:trPr>
          <w:trHeight w:val="255"/>
        </w:trPr>
        <w:tc>
          <w:tcPr>
            <w:tcW w:w="311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76C61" w14:textId="77777777" w:rsidR="006C4DF1" w:rsidRPr="00D32EDB" w:rsidRDefault="006C4DF1" w:rsidP="00C732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59ABC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50)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DDB70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48)</w:t>
            </w:r>
          </w:p>
        </w:tc>
        <w:tc>
          <w:tcPr>
            <w:tcW w:w="15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839EC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56)</w:t>
            </w:r>
          </w:p>
        </w:tc>
      </w:tr>
      <w:tr w:rsidR="0038483E" w:rsidRPr="00D32EDB" w14:paraId="75C5522E" w14:textId="77777777" w:rsidTr="00D32EDB">
        <w:trPr>
          <w:trHeight w:val="255"/>
        </w:trPr>
        <w:tc>
          <w:tcPr>
            <w:tcW w:w="311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4AABD" w14:textId="77777777" w:rsidR="0038483E" w:rsidRPr="00D32EDB" w:rsidRDefault="0038483E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D32EDB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lang w:val="en-GB" w:eastAsia="en-CA"/>
              </w:rPr>
              <w:t>Outcome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D03B" w14:textId="77777777" w:rsidR="0038483E" w:rsidRPr="00D32EDB" w:rsidRDefault="0038483E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F2A6C" w14:textId="77777777" w:rsidR="0038483E" w:rsidRPr="00D32EDB" w:rsidRDefault="0038483E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5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B338D" w14:textId="77777777" w:rsidR="0038483E" w:rsidRPr="00D32EDB" w:rsidRDefault="0038483E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33A46CCE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DEEA420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Weight gain, kg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71B2B61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9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85BF438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04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6AB4C2DC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03</w:t>
            </w:r>
          </w:p>
        </w:tc>
      </w:tr>
      <w:tr w:rsidR="006C4DF1" w:rsidRPr="00D32EDB" w14:paraId="0DCF6E39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5EEF07B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A8C69C2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71, 2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7C237D3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84, 2.2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0E49FB2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84, 2.2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6C4DF1" w:rsidRPr="00D32EDB" w14:paraId="3148A51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69C42C3D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5E20E7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2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C51605D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8EAC30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61F6930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AF2D42D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0C2943E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8, 0.1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3BDFCD2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5, 0.2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4A98C62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0270580C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B73F4C5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A82195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83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C13B890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13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B9C337F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549AA80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AEE6DB9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ǂ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7F40FE1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2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911E1AA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3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E0AEFB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034B7362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C2CF400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3998D92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8, 0.1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4D9179E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4, 0.3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76BF2B8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2BC8509D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009637DE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DE9FB2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8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4548D7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32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2AC3921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727D35B5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3EC96779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F93534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1EEA38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1B038E7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67B2DB0D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8824FB9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ength gain, cm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A39467F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20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2524B42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55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A1DE3A3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36</w:t>
            </w:r>
          </w:p>
        </w:tc>
      </w:tr>
      <w:tr w:rsidR="006C4DF1" w:rsidRPr="00D32EDB" w14:paraId="5CC7E35E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538A5EDC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E65EF4A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.78, 9.6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799F421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06, 10.0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8374E68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.89, 9.8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6C4DF1" w:rsidRPr="00D32EDB" w14:paraId="4BA342D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7B6A6316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B68504F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6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BDDB05B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9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2C35BB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71F27EB4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51482292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57632D87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9, 0.4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2D682DD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4, 0.8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4A672490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3BDB7B4E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7EF3A9C9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4C58186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615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806D51D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551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92A6E70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20E9CA5E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6E163726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54EA88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9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5A37F3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5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3C54EBE0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7F7B13B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4053165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644C0D7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82, 0.4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6A6C714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9, 0.7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2730355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7AD4729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FB0F7ED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32416D7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549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A8D047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644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EF1BC5F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215C213A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33DAC4E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007F9E3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D0A533B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027C923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657147C0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66737BEB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WAZ</w:t>
            </w:r>
            <w:r w:rsidRPr="00D32EDB">
              <w:rPr>
                <w:rFonts w:ascii="Times New Roman" w:hAnsi="Times New Roman" w:cs="Times New Roman"/>
                <w:lang w:val="en-GB"/>
              </w:rPr>
              <w:t>†</w:t>
            </w:r>
            <w:r w:rsidRPr="00D32EDB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 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765DC01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5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9B61950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2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9F5CAC8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0</w:t>
            </w:r>
          </w:p>
        </w:tc>
      </w:tr>
      <w:tr w:rsidR="006C4DF1" w:rsidRPr="00D32EDB" w14:paraId="05B1FD8A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5DA7C92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9E9D57D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54, -0.1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AAFFE31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1, -0.0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CB77936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8, -0.0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6C4DF1" w:rsidRPr="00D32EDB" w14:paraId="3BDABA81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18584059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CA94611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6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54F1A256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2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4EDA4DE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329DD59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5131C93E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E023C51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1, 0.0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6D0E5BD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7, 0.2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70A564F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33861B12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6C17C0DE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64EFBA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13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F1860C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78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65456D7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63C8DE4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3AC94008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55AA391D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6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E5DEEF0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74A4727B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2E411BC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C0444E7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AD4161A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0, 0.0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560C885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5, 0.2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1CF997C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25F88DDD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12D3F472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685567A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14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F76018E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95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5D266B8B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6D81C9F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B670D02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B6AE8A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5F6B5FB3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35432F7E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55355427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72DF6BA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LAZ</w:t>
            </w:r>
            <w:r w:rsidRPr="00D32EDB">
              <w:rPr>
                <w:rFonts w:ascii="Times New Roman" w:hAnsi="Times New Roman" w:cs="Times New Roman"/>
                <w:lang w:val="en-GB"/>
              </w:rPr>
              <w:t>†</w:t>
            </w:r>
            <w:r w:rsidRPr="00D32EDB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  <w:r w:rsidRPr="00D32EDB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95F09ED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E0C8018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58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009AFF00" w14:textId="77777777" w:rsidR="006C4DF1" w:rsidRPr="00D32EDB" w:rsidRDefault="006C4DF1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60</w:t>
            </w:r>
          </w:p>
        </w:tc>
      </w:tr>
      <w:tr w:rsidR="006C4DF1" w:rsidRPr="00D32EDB" w14:paraId="4EAADAC3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79EA3C00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2A0CBD85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85, -0.5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5CF51FC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6, -0.4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3D891301" w14:textId="77777777" w:rsidR="006C4DF1" w:rsidRPr="00D32EDB" w:rsidRDefault="00073504" w:rsidP="00D32EDB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7, -0.4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6C4DF1" w:rsidRPr="00D32EDB" w14:paraId="1A66CDAE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0B975D09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8D8CEDA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0845DF5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2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311554E6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3E539814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74ED42AE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4D240F70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4, 0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B7109D6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1, 0.25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3A9341E4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159AC04B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7FDFF59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5639C921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30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1E5E1FD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65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6B1B691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69C767B5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6CCFC540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79CF1771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18C3392C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14750ED9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6C4DF1" w:rsidRPr="00D32EDB" w14:paraId="507E116D" w14:textId="77777777" w:rsidTr="00D32EDB">
        <w:trPr>
          <w:trHeight w:val="255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1E27288" w14:textId="77777777" w:rsidR="006C4DF1" w:rsidRPr="00D32EDB" w:rsidRDefault="006C4DF1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075094D7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4, 0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14:paraId="396AAFE2" w14:textId="77777777" w:rsidR="006C4DF1" w:rsidRPr="00D32EDB" w:rsidRDefault="00073504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2, 0.2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570" w:type="dxa"/>
            <w:shd w:val="clear" w:color="auto" w:fill="auto"/>
            <w:noWrap/>
            <w:vAlign w:val="bottom"/>
            <w:hideMark/>
          </w:tcPr>
          <w:p w14:paraId="4CEA3848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6C4DF1" w:rsidRPr="00D32EDB" w14:paraId="4F9E4352" w14:textId="77777777" w:rsidTr="00D32EDB">
        <w:trPr>
          <w:trHeight w:val="255"/>
        </w:trPr>
        <w:tc>
          <w:tcPr>
            <w:tcW w:w="311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F5253" w14:textId="77777777" w:rsidR="006C4DF1" w:rsidRPr="00D32EDB" w:rsidRDefault="00D32EDB" w:rsidP="0038483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6C4DF1"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5F7D2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20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F993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D32EDB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72</w:t>
            </w:r>
          </w:p>
        </w:tc>
        <w:tc>
          <w:tcPr>
            <w:tcW w:w="15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33E6A" w14:textId="77777777" w:rsidR="006C4DF1" w:rsidRPr="00D32EDB" w:rsidRDefault="006C4DF1" w:rsidP="00D32ED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</w:tbl>
    <w:p w14:paraId="05898054" w14:textId="77777777" w:rsidR="00D32EDB" w:rsidRDefault="00D32EDB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070CBA56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esu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ts are expressed as mean (95% Confidence Interval</w:t>
      </w: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</w:p>
    <w:p w14:paraId="0E5521FA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73053827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Subgroup </w:t>
      </w:r>
      <w:r w:rsidR="00313AA1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analysis includes data from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children who were positive for STH infection at baseline by the direct method (PBO/MBD) or by the Kato-Katz method (</w:t>
      </w:r>
      <w:r w:rsidR="000B4ABA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MBD/PBO and MBD/MB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)</w:t>
      </w:r>
    </w:p>
    <w:p w14:paraId="2A48232F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2C7A9505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5650DD">
        <w:rPr>
          <w:rFonts w:ascii="Times New Roman" w:eastAsia="Times New Roman" w:hAnsi="Times New Roman" w:cs="Times New Roman"/>
          <w:color w:val="000000"/>
          <w:lang w:val="en-GB" w:eastAsia="en-CA"/>
        </w:rPr>
        <w:t>**</w:t>
      </w:r>
      <w:r w:rsidRPr="002644E5"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1 (M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/PB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2-month visit and placebo at the 18-month visit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; </w:t>
      </w:r>
      <w:r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2 (P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O/M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placebo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the 12-month visit 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and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8-month visit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; </w:t>
      </w:r>
      <w:r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3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3 (M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/M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2 and 18-month visit</w:t>
      </w:r>
    </w:p>
    <w:p w14:paraId="75B3BD93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0B7CABAA" w14:textId="77777777" w:rsidR="00A86D6D" w:rsidRDefault="00A86D6D" w:rsidP="00A86D6D">
      <w:pPr>
        <w:pStyle w:val="ListParagraph"/>
        <w:tabs>
          <w:tab w:val="left" w:pos="8505"/>
        </w:tabs>
        <w:spacing w:after="0" w:line="240" w:lineRule="auto"/>
        <w:ind w:left="0"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ǂ Adjusted models include age, sex, socioeconomic status and continued br</w:t>
      </w:r>
      <w:bookmarkStart w:id="0" w:name="_GoBack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e</w:t>
      </w:r>
      <w:bookmarkEnd w:id="0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astfeeding at 12 months of age</w:t>
      </w:r>
    </w:p>
    <w:p w14:paraId="48D24497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459E38A9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sz w:val="24"/>
          <w:szCs w:val="24"/>
          <w:lang w:val="en-GB"/>
        </w:rPr>
        <w:t>†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WAZ=weight-for-age </w:t>
      </w:r>
      <w:proofErr w:type="gramStart"/>
      <w:r w:rsidRPr="00924D8E">
        <w:rPr>
          <w:rFonts w:ascii="Times New Roman" w:hAnsi="Times New Roman" w:cs="Times New Roman"/>
          <w:sz w:val="24"/>
          <w:szCs w:val="24"/>
          <w:lang w:val="en-GB"/>
        </w:rPr>
        <w:t>z</w:t>
      </w:r>
      <w:proofErr w:type="gramEnd"/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score; 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>
        <w:rPr>
          <w:rFonts w:ascii="Times New Roman" w:hAnsi="Times New Roman" w:cs="Times New Roman"/>
          <w:sz w:val="24"/>
          <w:szCs w:val="24"/>
          <w:lang w:val="en-GB"/>
        </w:rPr>
        <w:t>LA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Z=</w:t>
      </w:r>
      <w:r>
        <w:rPr>
          <w:rFonts w:ascii="Times New Roman" w:hAnsi="Times New Roman" w:cs="Times New Roman"/>
          <w:sz w:val="24"/>
          <w:szCs w:val="24"/>
          <w:lang w:val="en-GB"/>
        </w:rPr>
        <w:t>length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-for-age z score. Z scor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were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derived using WHO international growth </w:t>
      </w:r>
      <w:r w:rsidRPr="00073504">
        <w:rPr>
          <w:rFonts w:ascii="Times New Roman" w:hAnsi="Times New Roman" w:cs="Times New Roman"/>
          <w:sz w:val="24"/>
          <w:szCs w:val="24"/>
          <w:lang w:val="en-GB"/>
        </w:rPr>
        <w:t xml:space="preserve">standards </w:t>
      </w:r>
      <w:r w:rsidR="003C653F" w:rsidRPr="00073504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73504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e Onis&lt;/Author&gt;&lt;Year&gt;2009&lt;/Year&gt;&lt;RecNum&gt;76&lt;/RecNum&gt;&lt;DisplayText&gt;[34]&lt;/DisplayText&gt;&lt;record&gt;&lt;rec-number&gt;76&lt;/rec-number&gt;&lt;foreign-keys&gt;&lt;key app="EN" db-id="txe5x5xeparva9e9w9uvdad6af99wezw5r9r"&gt;76&lt;/key&gt;&lt;/foreign-keys&gt;&lt;ref-type name="Journal Article"&gt;17&lt;/ref-type&gt;&lt;contributors&gt;&lt;authors&gt;&lt;author&gt;de Onis, M.&lt;/author&gt;&lt;author&gt;Garza, C.&lt;/author&gt;&lt;author&gt;Onyango, A.W.&lt;/author&gt;&lt;author&gt;Rolland-Cachera, M.F.&lt;/author&gt;&lt;author&gt;le Comité de nutrition de la Société française de pédiatrie,&lt;/author&gt;&lt;/authors&gt;&lt;/contributors&gt;&lt;titles&gt;&lt;title&gt;WHO growth standards for infants and young children [in French]&lt;/title&gt;&lt;secondary-title&gt;Archives de Pédiatrie&lt;/secondary-title&gt;&lt;/titles&gt;&lt;periodical&gt;&lt;full-title&gt;Archives de Pédiatrie&lt;/full-title&gt;&lt;abbr-1&gt;Arch Pediatr&lt;/abbr-1&gt;&lt;/periodical&gt;&lt;pages&gt;47-53&lt;/pages&gt;&lt;volume&gt;16&lt;/volume&gt;&lt;number&gt;1&lt;/number&gt;&lt;dates&gt;&lt;year&gt;2009&lt;/year&gt;&lt;/dates&gt;&lt;urls&gt;&lt;/urls&gt;&lt;/record&gt;&lt;/Cite&gt;&lt;/EndNote&gt;</w:instrText>
      </w:r>
      <w:r w:rsidR="003C653F" w:rsidRPr="000735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73504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073504" w:rsidRPr="00073504">
        <w:rPr>
          <w:rFonts w:ascii="Times New Roman" w:hAnsi="Times New Roman" w:cs="Times New Roman"/>
          <w:sz w:val="24"/>
          <w:szCs w:val="24"/>
        </w:rPr>
        <w:t>36</w:t>
      </w:r>
      <w:r w:rsidRPr="00073504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C653F" w:rsidRPr="000735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14:paraId="61F08322" w14:textId="77777777" w:rsidR="00C732A4" w:rsidRPr="00A86D6D" w:rsidRDefault="00C732A4" w:rsidP="003D77B0">
      <w:pPr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2E3A417" w14:textId="77777777" w:rsidR="00C732A4" w:rsidRPr="008C47CE" w:rsidRDefault="00C732A4" w:rsidP="00C732A4">
      <w:pPr>
        <w:rPr>
          <w:rFonts w:ascii="Times New Roman" w:hAnsi="Times New Roman" w:cs="Times New Roman"/>
          <w:b/>
          <w:sz w:val="24"/>
          <w:szCs w:val="24"/>
        </w:rPr>
      </w:pPr>
    </w:p>
    <w:sectPr w:rsidR="00C732A4" w:rsidRPr="008C47CE" w:rsidSect="0028560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37334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F473DE"/>
    <w:multiLevelType w:val="hybridMultilevel"/>
    <w:tmpl w:val="2128637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19367F9"/>
    <w:multiLevelType w:val="hybridMultilevel"/>
    <w:tmpl w:val="D96243D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F1D030F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754DD7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D77B0"/>
    <w:rsid w:val="00073504"/>
    <w:rsid w:val="000B4ABA"/>
    <w:rsid w:val="001355BA"/>
    <w:rsid w:val="00174B8E"/>
    <w:rsid w:val="001C3F32"/>
    <w:rsid w:val="001F119E"/>
    <w:rsid w:val="0021463B"/>
    <w:rsid w:val="00223252"/>
    <w:rsid w:val="0023704C"/>
    <w:rsid w:val="00241BDC"/>
    <w:rsid w:val="0028560A"/>
    <w:rsid w:val="00313AA1"/>
    <w:rsid w:val="00346433"/>
    <w:rsid w:val="00355A99"/>
    <w:rsid w:val="00367C55"/>
    <w:rsid w:val="0038483E"/>
    <w:rsid w:val="003B67A4"/>
    <w:rsid w:val="003C62F7"/>
    <w:rsid w:val="003C653F"/>
    <w:rsid w:val="003D77B0"/>
    <w:rsid w:val="00407A52"/>
    <w:rsid w:val="00420A5C"/>
    <w:rsid w:val="0042387B"/>
    <w:rsid w:val="00437E7D"/>
    <w:rsid w:val="00455CE2"/>
    <w:rsid w:val="00472A62"/>
    <w:rsid w:val="004B60FA"/>
    <w:rsid w:val="004C1185"/>
    <w:rsid w:val="005109FB"/>
    <w:rsid w:val="00544BD3"/>
    <w:rsid w:val="005625C0"/>
    <w:rsid w:val="005712EA"/>
    <w:rsid w:val="005B2937"/>
    <w:rsid w:val="005D7520"/>
    <w:rsid w:val="006A4E3E"/>
    <w:rsid w:val="006B51CD"/>
    <w:rsid w:val="006B69EB"/>
    <w:rsid w:val="006C071C"/>
    <w:rsid w:val="006C4DF1"/>
    <w:rsid w:val="006D1D20"/>
    <w:rsid w:val="006D4934"/>
    <w:rsid w:val="006E4D28"/>
    <w:rsid w:val="0072138D"/>
    <w:rsid w:val="00741A20"/>
    <w:rsid w:val="00802BC6"/>
    <w:rsid w:val="00806888"/>
    <w:rsid w:val="0082648A"/>
    <w:rsid w:val="00832D03"/>
    <w:rsid w:val="008C3C79"/>
    <w:rsid w:val="008C47CE"/>
    <w:rsid w:val="00906FF2"/>
    <w:rsid w:val="00913B40"/>
    <w:rsid w:val="009A2E22"/>
    <w:rsid w:val="009B57AB"/>
    <w:rsid w:val="009B6958"/>
    <w:rsid w:val="009C7E2A"/>
    <w:rsid w:val="009D0951"/>
    <w:rsid w:val="009D220E"/>
    <w:rsid w:val="00A86D6D"/>
    <w:rsid w:val="00B674CF"/>
    <w:rsid w:val="00BA466A"/>
    <w:rsid w:val="00BA4E97"/>
    <w:rsid w:val="00BA7C2E"/>
    <w:rsid w:val="00BB5116"/>
    <w:rsid w:val="00BB69D3"/>
    <w:rsid w:val="00BE2249"/>
    <w:rsid w:val="00BE3637"/>
    <w:rsid w:val="00C16113"/>
    <w:rsid w:val="00C732A4"/>
    <w:rsid w:val="00C90CFE"/>
    <w:rsid w:val="00CD379D"/>
    <w:rsid w:val="00CD5E64"/>
    <w:rsid w:val="00D167C9"/>
    <w:rsid w:val="00D32EDB"/>
    <w:rsid w:val="00D35223"/>
    <w:rsid w:val="00D6036C"/>
    <w:rsid w:val="00D66CE7"/>
    <w:rsid w:val="00D94B0F"/>
    <w:rsid w:val="00DF738A"/>
    <w:rsid w:val="00E06B9E"/>
    <w:rsid w:val="00E16560"/>
    <w:rsid w:val="00E52EC8"/>
    <w:rsid w:val="00E53638"/>
    <w:rsid w:val="00F026B5"/>
    <w:rsid w:val="00FA2C17"/>
    <w:rsid w:val="00FA3A0F"/>
    <w:rsid w:val="00FC1A08"/>
    <w:rsid w:val="00FE27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C11F0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56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D77B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46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9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95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4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9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92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2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464</Words>
  <Characters>2650</Characters>
  <Application>Microsoft Macintosh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ene.Joseph</dc:creator>
  <cp:lastModifiedBy>Serene Joseph</cp:lastModifiedBy>
  <cp:revision>3</cp:revision>
  <dcterms:created xsi:type="dcterms:W3CDTF">2015-08-16T20:41:00Z</dcterms:created>
  <dcterms:modified xsi:type="dcterms:W3CDTF">2015-08-16T20:45:00Z</dcterms:modified>
</cp:coreProperties>
</file>